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Pr="001733CE" w:rsidRDefault="00211677" w:rsidP="001733CE">
      <w:pPr>
        <w:pStyle w:val="Heading4"/>
      </w:pPr>
      <w:bookmarkStart w:id="5" w:name="_Ref192584273"/>
      <w:r w:rsidRPr="001733CE">
        <w:t>2.</w:t>
      </w:r>
      <w:r w:rsidR="00C1151A" w:rsidRPr="001733CE">
        <w:t>2.</w:t>
      </w:r>
      <w:r w:rsidRPr="001733CE">
        <w:t>1</w:t>
      </w:r>
      <w:r w:rsidR="002630EA" w:rsidRPr="001733CE">
        <w:t xml:space="preserve"> | </w:t>
      </w:r>
      <w:bookmarkEnd w:id="5"/>
      <w:r w:rsidR="00175200" w:rsidRPr="001733CE">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1733CE">
      <w:pPr>
        <w:pStyle w:val="Heading4"/>
      </w:pPr>
      <w:r>
        <w:t>2.2</w:t>
      </w:r>
      <w:r w:rsidR="00C1151A">
        <w:t>.2</w:t>
      </w:r>
      <w:r>
        <w:t xml:space="preserve"> | </w:t>
      </w:r>
      <w:r w:rsidR="00175200">
        <w:t>Measuring</w:t>
      </w:r>
      <w:r>
        <w:t xml:space="preserve"> whales</w:t>
      </w:r>
    </w:p>
    <w:p w14:paraId="19B330D5" w14:textId="365450A4" w:rsidR="00211677" w:rsidRPr="003B7B62" w:rsidRDefault="00211677" w:rsidP="002630EA">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1D30DD68" w:rsidR="002630EA" w:rsidRPr="00411E6A" w:rsidRDefault="002630EA" w:rsidP="002630EA">
      <w:pPr>
        <w:pStyle w:val="Caption"/>
        <w:rPr>
          <w:i w:val="0"/>
          <w:iCs w:val="0"/>
        </w:rPr>
      </w:pPr>
      <w:r>
        <w:t xml:space="preserve">Figure </w:t>
      </w:r>
      <w:fldSimple w:instr=" SEQ Figure \* ARABIC ">
        <w:r w:rsidR="00A26FA6">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5B3E66"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036DA32" w14:textId="77777777" w:rsidR="005B3E66" w:rsidRDefault="005B3E66" w:rsidP="002630EA"/>
    <w:p w14:paraId="22B6B807" w14:textId="79E56B1C" w:rsidR="00C03AB5" w:rsidRDefault="00C03AB5" w:rsidP="001733CE">
      <w:pPr>
        <w:pStyle w:val="Heading4"/>
      </w:pPr>
      <w:r>
        <w:t>2.2.3 | Photo-identifying whales</w:t>
      </w:r>
    </w:p>
    <w:p w14:paraId="1E45D7C2" w14:textId="2C0175D6" w:rsidR="0049080C" w:rsidRDefault="005B3E66" w:rsidP="002630EA">
      <w:r>
        <w:t xml:space="preserve">We identified measured </w:t>
      </w:r>
      <w:r w:rsidR="0049080C">
        <w:t xml:space="preserve">whales </w:t>
      </w:r>
      <w:r>
        <w:t xml:space="preserve">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w:t>
      </w:r>
      <w:r w:rsidR="0049080C">
        <w:t xml:space="preserve">rated still images used for photo-identification on a scale of 1 – 5 (1 = poor, 5 = good) based on focus, contrast, and saturation  </w:t>
      </w:r>
      <w:r w:rsidR="0049080C">
        <w:fldChar w:fldCharType="begin"/>
      </w:r>
      <w:r w:rsidR="001D2F94">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0049080C">
        <w:fldChar w:fldCharType="separate"/>
      </w:r>
      <w:r w:rsidR="001D2F94" w:rsidRPr="001D2F94">
        <w:rPr>
          <w:kern w:val="0"/>
          <w:u w:val="dash"/>
        </w:rPr>
        <w:t>(Modified from Arnbom 1987)</w:t>
      </w:r>
      <w:r w:rsidR="0049080C">
        <w:fldChar w:fldCharType="end"/>
      </w:r>
      <w:r w:rsidR="001D2F94">
        <w:t>. Initial identifications were made using</w:t>
      </w:r>
      <w:r w:rsidR="0049080C">
        <w:t xml:space="preserve"> images rated ≥ 3. </w:t>
      </w:r>
      <w:r w:rsidR="001D2F94">
        <w:t>In cases where multiple still images of the same individual were taken from a video recording, we also assigned identifications to lower-quality images if contextual evidence supported the match to a higher-quality image</w:t>
      </w:r>
      <w:r w:rsidR="001733CE">
        <w:t xml:space="preserve"> (for example, if the same whale could be tracked throughout a recording)</w:t>
      </w:r>
      <w:r w:rsidR="001D2F94">
        <w:t xml:space="preserve">. </w:t>
      </w:r>
    </w:p>
    <w:p w14:paraId="1DA85941" w14:textId="77777777" w:rsidR="002630EA" w:rsidRDefault="002630EA" w:rsidP="001733CE">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bookmarkStart w:id="6"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6"/>
    </w:p>
    <w:p w14:paraId="0D77605A" w14:textId="0A4E30AA" w:rsidR="00F22EFD" w:rsidRDefault="00C03AB5" w:rsidP="004B118D">
      <w:r>
        <w:t>T</w:t>
      </w:r>
      <w:r w:rsidR="00587E23">
        <w:t>he relationship between sperm whale length</w:t>
      </w:r>
      <w:r w:rsidR="00D14684">
        <w:t xml:space="preserve"> (</w:t>
      </w:r>
      <w:r w:rsidR="00D14684">
        <w:rPr>
          <w:i/>
          <w:iCs/>
        </w:rPr>
        <w:t>L</w:t>
      </w:r>
      <w:r w:rsidR="00D14684">
        <w:t>)</w:t>
      </w:r>
      <w:r w:rsidR="00587E23">
        <w:t xml:space="preserve"> and nose-to-body ratio</w:t>
      </w:r>
      <w:r w:rsidR="00D14684">
        <w:t xml:space="preserve"> (</w:t>
      </w:r>
      <w:r w:rsidR="00D14684">
        <w:rPr>
          <w:i/>
          <w:iCs/>
        </w:rPr>
        <w:t>R</w:t>
      </w:r>
      <w:r w:rsidR="00D14684">
        <w:t>)</w:t>
      </w:r>
      <w:r w:rsidR="00587E23">
        <w:t xml:space="preserve"> </w:t>
      </w:r>
      <w:r>
        <w:t xml:space="preserve">shown by Nishiwaki et al. (1963) </w:t>
      </w:r>
      <w:r w:rsidR="00587E23">
        <w:t xml:space="preserve">can be modelled by </w:t>
      </w:r>
      <w:r w:rsidR="00D14684">
        <w:t>separate</w:t>
      </w:r>
      <w:r w:rsidR="00587E23">
        <w:t xml:space="preserve"> </w:t>
      </w:r>
      <w:r w:rsidR="00D14684">
        <w:t xml:space="preserve">logistic </w:t>
      </w:r>
      <w:r w:rsidR="00587E23">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5A44FEDA" w:rsidR="00BB327C" w:rsidRDefault="00BB327C" w:rsidP="004B118D">
      <w:pPr>
        <w:rPr>
          <w:rFonts w:eastAsiaTheme="minorEastAsia"/>
        </w:rPr>
      </w:pPr>
      <w:r>
        <w:lastRenderedPageBreak/>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C03AB5">
        <w:rPr>
          <w:rFonts w:eastAsiaTheme="minorEastAsia"/>
        </w:rPr>
        <w:t>,</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4BF9E59A"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33CE">
        <w:t xml:space="preserve">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001733CE">
        <w:rPr>
          <w:rFonts w:eastAsiaTheme="minorEastAsia"/>
        </w:rPr>
        <w:t>):</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196E7FE8" w:rsidR="006406FF" w:rsidRDefault="006406FF" w:rsidP="00176E64">
      <w:pPr>
        <w:rPr>
          <w:rFonts w:eastAsiaTheme="minorEastAsia"/>
        </w:rPr>
      </w:pPr>
      <w:r>
        <w:rPr>
          <w:rFonts w:eastAsiaTheme="minorEastAsia"/>
        </w:rPr>
        <w:t xml:space="preserve">And converted to a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1733CE">
        <w:rPr>
          <w:rFonts w:eastAsiaTheme="minorEastAsia"/>
        </w:rPr>
        <w:t xml:space="preserve"> by</w:t>
      </w:r>
      <w:r>
        <w:rPr>
          <w:rFonts w:eastAsiaTheme="minorEastAsia"/>
        </w:rPr>
        <w:t>:</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1DBD7DB6" w14:textId="6C282C43" w:rsidR="00E63F2E" w:rsidRDefault="00E63F2E" w:rsidP="004444BA">
      <w:pPr>
        <w:rPr>
          <w:rFonts w:eastAsiaTheme="minorEastAsia"/>
        </w:rPr>
      </w:pPr>
      <w:r>
        <w:rPr>
          <w:rFonts w:eastAsiaTheme="minorEastAsia"/>
        </w:rPr>
        <w:t xml:space="preserve">To generate 95% confidence intervals for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we used bootstraps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p>
    <w:p w14:paraId="7AD6F228" w14:textId="7E18F009" w:rsidR="00E63F2E" w:rsidRDefault="00C03AB5" w:rsidP="004444BA">
      <w:pPr>
        <w:rPr>
          <w:rFonts w:eastAsiaTheme="minorEastAsia"/>
        </w:rPr>
      </w:pPr>
      <w:r>
        <w:rPr>
          <w:rFonts w:eastAsiaTheme="minorEastAsia"/>
        </w:rPr>
        <w:t xml:space="preserve">In the absence of ground truthing data (i.e., measurements of individuals of known sex and age), we examined how well posterior probabilities computed by our algorithm correlated with true sex </w:t>
      </w:r>
      <w:r w:rsidR="00044ACD">
        <w:rPr>
          <w:rFonts w:eastAsiaTheme="minorEastAsia"/>
        </w:rPr>
        <w:t>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datasets (1000 simulations for each scenario) with known sexes associated with different levels of measurement error.</w:t>
      </w:r>
    </w:p>
    <w:p w14:paraId="2375B688" w14:textId="1BA26971" w:rsidR="0033664C" w:rsidRDefault="00814F27" w:rsidP="0033664C">
      <w:pPr>
        <w:pStyle w:val="Heading2"/>
      </w:pPr>
      <w:bookmarkStart w:id="7" w:name="_Toc201083901"/>
      <w:r>
        <w:lastRenderedPageBreak/>
        <w:t xml:space="preserve">3. </w:t>
      </w:r>
      <w:r w:rsidR="0033664C">
        <w:t>Results</w:t>
      </w:r>
      <w:bookmarkEnd w:id="7"/>
    </w:p>
    <w:p w14:paraId="20BD554B" w14:textId="3E853374" w:rsidR="00814F27" w:rsidRDefault="00814F27" w:rsidP="001733CE">
      <w:pPr>
        <w:pStyle w:val="Heading4"/>
      </w:pPr>
      <w:r>
        <w:t xml:space="preserve">3.1 | </w:t>
      </w:r>
      <w:r w:rsidR="00C06512">
        <w:t>Error estimation and correction</w:t>
      </w:r>
    </w:p>
    <w:p w14:paraId="0459ABAB" w14:textId="34FA1A22"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181BCC">
        <w:t>, equivalent to -4.55% measurement error (</w:t>
      </w:r>
      <w:r w:rsidR="00181BCC">
        <w:rPr>
          <w:i/>
          <w:iCs/>
        </w:rPr>
        <w:t>SD = 3.15</w:t>
      </w:r>
      <w:r w:rsidR="00181BCC">
        <w:t>)</w:t>
      </w:r>
      <w:r w:rsidR="007060F7">
        <w:t>.</w:t>
      </w:r>
      <w:r>
        <w:t xml:space="preserve"> </w:t>
      </w:r>
      <w:r w:rsidR="007060F7">
        <w:t xml:space="preserve">This </w:t>
      </w:r>
      <w:r w:rsidR="00181BCC">
        <w:t>measurement bias</w:t>
      </w:r>
      <w:r w:rsidR="007060F7">
        <w:t xml:space="preserve"> was associated with </w:t>
      </w:r>
      <w:r w:rsidR="00F03297">
        <w:t>an average 2.35 m underestimation of the barometric altitude (</w:t>
      </w:r>
      <w:r w:rsidR="00654B1F">
        <w:rPr>
          <w:i/>
          <w:iCs/>
        </w:rPr>
        <w:t xml:space="preserve">SD </w:t>
      </w:r>
      <w:r>
        <w:t xml:space="preserve">= 1.94). </w:t>
      </w:r>
      <w:r w:rsidR="00181BCC">
        <w:t>Replacing the original barometric altitude by t</w:t>
      </w:r>
      <w:r w:rsidR="00460A01">
        <w:t>he model</w:t>
      </w:r>
      <w:r w:rsidR="00181BCC">
        <w:t>-</w:t>
      </w:r>
      <w:r w:rsidR="00591CAF">
        <w:t>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sidR="00F03297">
        <w:rPr>
          <w:rFonts w:eastAsiaTheme="minorEastAsia"/>
        </w:rPr>
        <w:t xml:space="preserve">) </w:t>
      </w:r>
      <w:r w:rsidR="00460A01">
        <w:t xml:space="preserve">resulted in an average </w:t>
      </w:r>
      <w:r w:rsidR="00F03297">
        <w:t>0.12</w:t>
      </w:r>
      <w:r w:rsidR="00ED4C45">
        <w:t xml:space="preserve"> % </w:t>
      </w:r>
      <w:r w:rsidR="00181BCC">
        <w:t xml:space="preserve">length measurement </w:t>
      </w:r>
      <w:r w:rsidR="00591CAF">
        <w:t xml:space="preserve">error </w:t>
      </w:r>
      <w:r w:rsidR="00ED4C45">
        <w:t>(</w:t>
      </w:r>
      <w:r w:rsidR="00591CAF" w:rsidRPr="001C3BB0">
        <w:rPr>
          <w:i/>
          <w:iCs/>
        </w:rPr>
        <w:t xml:space="preserve">SD = </w:t>
      </w:r>
      <w:r w:rsidR="001C3BB0" w:rsidRPr="001C3BB0">
        <w:rPr>
          <w:i/>
          <w:iCs/>
        </w:rPr>
        <w:t>3.15</w:t>
      </w:r>
      <w:r w:rsidR="00591CAF" w:rsidRPr="001C3BB0">
        <w:rPr>
          <w:i/>
          <w:iCs/>
        </w:rPr>
        <w:t>,</w:t>
      </w:r>
      <w:r w:rsidR="00591CAF">
        <w:rPr>
          <w:i/>
          <w:iCs/>
        </w:rPr>
        <w:t xml:space="preserve">  </w:t>
      </w:r>
      <w:r w:rsidR="00591CAF">
        <w:fldChar w:fldCharType="begin"/>
      </w:r>
      <w:r w:rsidR="00591CAF">
        <w:instrText xml:space="preserve"> REF _Ref201084609 \h </w:instrText>
      </w:r>
      <w:r w:rsidR="00591CAF">
        <w:fldChar w:fldCharType="separate"/>
      </w:r>
      <w:r w:rsidR="00591CAF">
        <w:t xml:space="preserve">Figure </w:t>
      </w:r>
      <w:r w:rsidR="00591CAF">
        <w:rPr>
          <w:noProof/>
        </w:rPr>
        <w:t>2</w:t>
      </w:r>
      <w:r w:rsidR="00591CAF">
        <w:fldChar w:fldCharType="end"/>
      </w:r>
      <w:r w:rsidR="001565F3">
        <w:t>)</w:t>
      </w:r>
      <w:r w:rsidR="00591CAF">
        <w:t>.</w:t>
      </w:r>
      <w:r w:rsidR="00ED4C45">
        <w:t xml:space="preserve"> </w:t>
      </w:r>
    </w:p>
    <w:p w14:paraId="5BBDF339" w14:textId="77777777" w:rsidR="00591CAF" w:rsidRDefault="001565F3" w:rsidP="00591CAF">
      <w:pPr>
        <w:keepNext/>
      </w:pPr>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172FB5D" w14:textId="41B03A51" w:rsidR="00514CB2" w:rsidRPr="00591CAF" w:rsidRDefault="00591CAF" w:rsidP="00591CAF">
      <w:pPr>
        <w:pStyle w:val="Caption"/>
        <w:rPr>
          <w:i w:val="0"/>
          <w:iCs w:val="0"/>
        </w:rPr>
      </w:pPr>
      <w:bookmarkStart w:id="8" w:name="_Ref201084609"/>
      <w:r>
        <w:t xml:space="preserve">Figure </w:t>
      </w:r>
      <w:fldSimple w:instr=" SEQ Figure \* ARABIC ">
        <w:r w:rsidR="00A26FA6">
          <w:rPr>
            <w:noProof/>
          </w:rPr>
          <w:t>2</w:t>
        </w:r>
      </w:fldSimple>
      <w:bookmarkEnd w:id="8"/>
      <w:r>
        <w:t xml:space="preserve">. </w:t>
      </w:r>
      <w:r>
        <w:rPr>
          <w:i w:val="0"/>
          <w:iCs w:val="0"/>
        </w:rPr>
        <w:t xml:space="preserve">Distribution of percent error in the length estimate of a calibration object based on uncorrected (i.e. barometric) and corrected altitude measurements using a DJI Mini2 drone. Dashed gray lines indicate </w:t>
      </w:r>
      <w:r>
        <w:rPr>
          <w:i w:val="0"/>
          <w:iCs w:val="0"/>
        </w:rPr>
        <w:sym w:font="Symbol" w:char="F0B1"/>
      </w:r>
      <w:r>
        <w:rPr>
          <w:i w:val="0"/>
          <w:iCs w:val="0"/>
        </w:rPr>
        <w:t xml:space="preserve"> 5% errors.</w:t>
      </w:r>
    </w:p>
    <w:p w14:paraId="27A5D86B" w14:textId="731CB996" w:rsidR="00814F27" w:rsidRDefault="00814F27" w:rsidP="001733CE">
      <w:pPr>
        <w:pStyle w:val="Heading4"/>
      </w:pPr>
      <w:r>
        <w:t>3.2 | Whale measurements</w:t>
      </w:r>
      <w:r w:rsidR="001C3BB0">
        <w:t xml:space="preserve"> and photo-identification</w:t>
      </w:r>
    </w:p>
    <w:p w14:paraId="2F411B7F" w14:textId="1B0BBC13" w:rsidR="003B7B62" w:rsidRDefault="00DE384D" w:rsidP="003B7B62">
      <w:pPr>
        <w:keepNext/>
      </w:pPr>
      <w:r>
        <w:t xml:space="preserve">We </w:t>
      </w:r>
      <w:r w:rsidR="008150A5">
        <w:t xml:space="preserve">took </w:t>
      </w:r>
      <w:r w:rsidR="0070187D">
        <w:t xml:space="preserve">measurements from </w:t>
      </w:r>
      <w:r w:rsidR="008150A5">
        <w:t>50</w:t>
      </w:r>
      <w:r w:rsidR="00244D39">
        <w:t>1</w:t>
      </w:r>
      <w:r>
        <w:t xml:space="preserve"> </w:t>
      </w:r>
      <w:r w:rsidR="0070187D">
        <w:t>still images</w:t>
      </w:r>
      <w:r w:rsidR="003B7B62">
        <w:t xml:space="preserve"> </w:t>
      </w:r>
      <w:r w:rsidR="001733CE">
        <w:t>taken between</w:t>
      </w:r>
      <w:r w:rsidR="003B7B62">
        <w:t xml:space="preserve"> 14.7 – 132 m altitude (corrected). </w:t>
      </w:r>
      <w:r w:rsidR="00C5609A">
        <w:t xml:space="preserve">We found that only still images of video taken under 70 m had high enough quality (Q3 – 5) to be identified reliably </w:t>
      </w:r>
      <w:r w:rsidR="00C5609A">
        <w:lastRenderedPageBreak/>
        <w:t>(</w:t>
      </w:r>
      <w:r w:rsidR="00C5609A">
        <w:fldChar w:fldCharType="begin"/>
      </w:r>
      <w:r w:rsidR="00C5609A">
        <w:instrText xml:space="preserve"> REF _Ref201088861 \h </w:instrText>
      </w:r>
      <w:r w:rsidR="00C5609A">
        <w:fldChar w:fldCharType="separate"/>
      </w:r>
      <w:r w:rsidR="00C5609A">
        <w:t xml:space="preserve">Figure </w:t>
      </w:r>
      <w:r w:rsidR="00C5609A">
        <w:rPr>
          <w:noProof/>
        </w:rPr>
        <w:t>3</w:t>
      </w:r>
      <w:r w:rsidR="00C5609A">
        <w:fldChar w:fldCharType="end"/>
      </w:r>
      <w:r w:rsidR="00C5609A">
        <w:t xml:space="preserve">). </w:t>
      </w:r>
      <w:r w:rsidR="0070187D">
        <w:t>310</w:t>
      </w:r>
      <w:r w:rsidR="00C5609A">
        <w:t xml:space="preserve"> frames</w:t>
      </w:r>
      <w:r>
        <w:t xml:space="preserve"> </w:t>
      </w:r>
      <w:r w:rsidR="003B7B62">
        <w:t>could</w:t>
      </w:r>
      <w:r w:rsidR="00C5609A">
        <w:t xml:space="preserve"> be</w:t>
      </w:r>
      <w:r>
        <w:t xml:space="preserve"> </w:t>
      </w:r>
      <w:r w:rsidR="00CC4E2E">
        <w:t xml:space="preserve">assigned to </w:t>
      </w:r>
      <w:r w:rsidR="0070187D">
        <w:t>89</w:t>
      </w:r>
      <w:r w:rsidR="00CC4E2E">
        <w:t xml:space="preserve"> individuals</w:t>
      </w:r>
      <w:r w:rsidR="00C5609A">
        <w:t xml:space="preserve">, of which 50 individuals had at least 3 stills where TL, HD, and HF were measured.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3E44A997" w:rsidR="003B7B62" w:rsidRPr="003B7B62" w:rsidRDefault="003B7B62" w:rsidP="003B7B62">
      <w:pPr>
        <w:pStyle w:val="Caption"/>
        <w:rPr>
          <w:i w:val="0"/>
          <w:iCs w:val="0"/>
        </w:rPr>
      </w:pPr>
      <w:bookmarkStart w:id="9" w:name="_Ref201088861"/>
      <w:r>
        <w:t xml:space="preserve">Figure </w:t>
      </w:r>
      <w:fldSimple w:instr=" SEQ Figure \* ARABIC ">
        <w:r w:rsidR="00A26FA6">
          <w:rPr>
            <w:noProof/>
          </w:rPr>
          <w:t>3</w:t>
        </w:r>
      </w:fldSimple>
      <w:bookmarkEnd w:id="9"/>
      <w:r>
        <w:t xml:space="preserve">. </w:t>
      </w:r>
      <w:r>
        <w:rPr>
          <w:i w:val="0"/>
          <w:iCs w:val="0"/>
        </w:rPr>
        <w:t xml:space="preserve">Corrected altitude (m) distribution across photo quality ratings (Q) of still images. The 70 m threshold is shown for reference. </w:t>
      </w:r>
    </w:p>
    <w:p w14:paraId="00661D73" w14:textId="0EFF2381" w:rsidR="00814F27" w:rsidRDefault="00814F27" w:rsidP="001733CE">
      <w:pPr>
        <w:pStyle w:val="Heading4"/>
      </w:pPr>
      <w:r>
        <w:t>3.3 | Age/sex inference</w:t>
      </w:r>
    </w:p>
    <w:p w14:paraId="32B01D5D" w14:textId="40CFB58F" w:rsidR="00814F27" w:rsidRPr="00814F27" w:rsidRDefault="00814F27" w:rsidP="00814F27"/>
    <w:p w14:paraId="3A614EE4" w14:textId="77777777" w:rsidR="00A26FA6" w:rsidRDefault="00A26FA6" w:rsidP="00A26FA6">
      <w:pPr>
        <w:keepNext/>
      </w:pPr>
      <w:r>
        <w:rPr>
          <w:noProof/>
        </w:rPr>
        <w:drawing>
          <wp:inline distT="0" distB="0" distL="0" distR="0" wp14:anchorId="0E6090AB" wp14:editId="5ED72F11">
            <wp:extent cx="5943600" cy="2377440"/>
            <wp:effectExtent l="0" t="0" r="0" b="0"/>
            <wp:docPr id="2136395413" name="Picture 20" descr="A graph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95413" name="Picture 20" descr="A graph of a number of do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D9E2EC4" w14:textId="6D5CDF15" w:rsidR="00814F27" w:rsidRPr="00A26FA6" w:rsidRDefault="00A26FA6" w:rsidP="00A26FA6">
      <w:pPr>
        <w:pStyle w:val="Caption"/>
        <w:rPr>
          <w:i w:val="0"/>
          <w:iCs w:val="0"/>
        </w:rPr>
      </w:pPr>
      <w:r>
        <w:t xml:space="preserve">Figure </w:t>
      </w:r>
      <w:fldSimple w:instr=" SEQ Figure \* ARABIC ">
        <w:r>
          <w:rPr>
            <w:noProof/>
          </w:rPr>
          <w:t>4</w:t>
        </w:r>
      </w:fldSimple>
      <w:r>
        <w:t xml:space="preserve">. </w:t>
      </w:r>
      <w:r>
        <w:rPr>
          <w:i w:val="0"/>
          <w:iCs w:val="0"/>
        </w:rPr>
        <w:t xml:space="preserve">Bootstrapped estimates, </w:t>
      </w:r>
      <w:proofErr w:type="spellStart"/>
      <w:r>
        <w:rPr>
          <w:i w:val="0"/>
          <w:iCs w:val="0"/>
        </w:rPr>
        <w:t>vline</w:t>
      </w:r>
      <w:proofErr w:type="spellEnd"/>
      <w:r>
        <w:rPr>
          <w:i w:val="0"/>
          <w:iCs w:val="0"/>
        </w:rPr>
        <w:t xml:space="preserve"> = 13.7 (size at sexual maturity for males. </w:t>
      </w:r>
    </w:p>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201083902"/>
      <w:r>
        <w:t>Discussion</w:t>
      </w:r>
      <w:bookmarkEnd w:id="10"/>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3"/>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F4B0A" w14:textId="77777777" w:rsidR="00FB3391" w:rsidRDefault="00FB3391" w:rsidP="0033664C">
      <w:pPr>
        <w:spacing w:after="0" w:line="240" w:lineRule="auto"/>
      </w:pPr>
      <w:r>
        <w:separator/>
      </w:r>
    </w:p>
  </w:endnote>
  <w:endnote w:type="continuationSeparator" w:id="0">
    <w:p w14:paraId="287FDD13" w14:textId="77777777" w:rsidR="00FB3391" w:rsidRDefault="00FB3391"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876E8" w14:textId="77777777" w:rsidR="00FB3391" w:rsidRDefault="00FB3391" w:rsidP="0033664C">
      <w:pPr>
        <w:spacing w:after="0" w:line="240" w:lineRule="auto"/>
      </w:pPr>
      <w:r>
        <w:separator/>
      </w:r>
    </w:p>
  </w:footnote>
  <w:footnote w:type="continuationSeparator" w:id="0">
    <w:p w14:paraId="5DCD3940" w14:textId="77777777" w:rsidR="00FB3391" w:rsidRDefault="00FB3391"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31D13"/>
    <w:rsid w:val="001565F3"/>
    <w:rsid w:val="001733CE"/>
    <w:rsid w:val="00175200"/>
    <w:rsid w:val="00176E64"/>
    <w:rsid w:val="00181BCC"/>
    <w:rsid w:val="001C0610"/>
    <w:rsid w:val="001C3BB0"/>
    <w:rsid w:val="001C7BCE"/>
    <w:rsid w:val="001D25AC"/>
    <w:rsid w:val="001D2F94"/>
    <w:rsid w:val="001D48F3"/>
    <w:rsid w:val="00211677"/>
    <w:rsid w:val="00212195"/>
    <w:rsid w:val="00233AB2"/>
    <w:rsid w:val="00244D39"/>
    <w:rsid w:val="00247B8F"/>
    <w:rsid w:val="002630EA"/>
    <w:rsid w:val="002716EF"/>
    <w:rsid w:val="002811D3"/>
    <w:rsid w:val="0028533E"/>
    <w:rsid w:val="0029313B"/>
    <w:rsid w:val="002C67BD"/>
    <w:rsid w:val="002D38F6"/>
    <w:rsid w:val="002E54BA"/>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9080C"/>
    <w:rsid w:val="004B118D"/>
    <w:rsid w:val="004C50CE"/>
    <w:rsid w:val="004D2D10"/>
    <w:rsid w:val="004D4C57"/>
    <w:rsid w:val="004E6195"/>
    <w:rsid w:val="00504445"/>
    <w:rsid w:val="00510570"/>
    <w:rsid w:val="00514CB2"/>
    <w:rsid w:val="005355B7"/>
    <w:rsid w:val="00537EED"/>
    <w:rsid w:val="00587E23"/>
    <w:rsid w:val="00590844"/>
    <w:rsid w:val="00591CAF"/>
    <w:rsid w:val="00592D15"/>
    <w:rsid w:val="005B3E66"/>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150A5"/>
    <w:rsid w:val="008326EA"/>
    <w:rsid w:val="00872D1C"/>
    <w:rsid w:val="0088500C"/>
    <w:rsid w:val="00887050"/>
    <w:rsid w:val="008A1002"/>
    <w:rsid w:val="008A1FC2"/>
    <w:rsid w:val="008B2870"/>
    <w:rsid w:val="008B759F"/>
    <w:rsid w:val="008E0381"/>
    <w:rsid w:val="008E09C0"/>
    <w:rsid w:val="00934934"/>
    <w:rsid w:val="00963E70"/>
    <w:rsid w:val="00967D9A"/>
    <w:rsid w:val="009B6E74"/>
    <w:rsid w:val="009C194C"/>
    <w:rsid w:val="009E0ABF"/>
    <w:rsid w:val="00A061BA"/>
    <w:rsid w:val="00A26FA6"/>
    <w:rsid w:val="00A418B4"/>
    <w:rsid w:val="00A51CD0"/>
    <w:rsid w:val="00A53914"/>
    <w:rsid w:val="00A57167"/>
    <w:rsid w:val="00A83882"/>
    <w:rsid w:val="00AB7349"/>
    <w:rsid w:val="00AC625C"/>
    <w:rsid w:val="00AD3E97"/>
    <w:rsid w:val="00AD5663"/>
    <w:rsid w:val="00B42F15"/>
    <w:rsid w:val="00B513B0"/>
    <w:rsid w:val="00B56E79"/>
    <w:rsid w:val="00B63A67"/>
    <w:rsid w:val="00B6717A"/>
    <w:rsid w:val="00B7086C"/>
    <w:rsid w:val="00BA3969"/>
    <w:rsid w:val="00BA7FA4"/>
    <w:rsid w:val="00BB327C"/>
    <w:rsid w:val="00BB3B55"/>
    <w:rsid w:val="00BC3FEB"/>
    <w:rsid w:val="00BD688F"/>
    <w:rsid w:val="00BF433D"/>
    <w:rsid w:val="00BF6491"/>
    <w:rsid w:val="00C03AB5"/>
    <w:rsid w:val="00C06512"/>
    <w:rsid w:val="00C1151A"/>
    <w:rsid w:val="00C13036"/>
    <w:rsid w:val="00C17920"/>
    <w:rsid w:val="00C24B1B"/>
    <w:rsid w:val="00C3321D"/>
    <w:rsid w:val="00C5609A"/>
    <w:rsid w:val="00C76686"/>
    <w:rsid w:val="00C82ADB"/>
    <w:rsid w:val="00C94C9F"/>
    <w:rsid w:val="00CA1A75"/>
    <w:rsid w:val="00CA29CF"/>
    <w:rsid w:val="00CC4E2E"/>
    <w:rsid w:val="00D01DB7"/>
    <w:rsid w:val="00D14684"/>
    <w:rsid w:val="00D3501B"/>
    <w:rsid w:val="00D407DF"/>
    <w:rsid w:val="00D5560A"/>
    <w:rsid w:val="00D61EF7"/>
    <w:rsid w:val="00D95E58"/>
    <w:rsid w:val="00DE384D"/>
    <w:rsid w:val="00DF6D0A"/>
    <w:rsid w:val="00E273E6"/>
    <w:rsid w:val="00E364D1"/>
    <w:rsid w:val="00E451A3"/>
    <w:rsid w:val="00E63F2E"/>
    <w:rsid w:val="00E77C73"/>
    <w:rsid w:val="00E93E02"/>
    <w:rsid w:val="00E94A87"/>
    <w:rsid w:val="00EC458C"/>
    <w:rsid w:val="00EC4A0B"/>
    <w:rsid w:val="00ED4C45"/>
    <w:rsid w:val="00EE6D5E"/>
    <w:rsid w:val="00F03297"/>
    <w:rsid w:val="00F15A7D"/>
    <w:rsid w:val="00F21810"/>
    <w:rsid w:val="00F22EFD"/>
    <w:rsid w:val="00F46179"/>
    <w:rsid w:val="00FB2AEB"/>
    <w:rsid w:val="00FB3391"/>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1733CE"/>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1733CE"/>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8</TotalTime>
  <Pages>9</Pages>
  <Words>6407</Words>
  <Characters>3652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81</cp:revision>
  <dcterms:created xsi:type="dcterms:W3CDTF">2025-01-29T16:25:00Z</dcterms:created>
  <dcterms:modified xsi:type="dcterms:W3CDTF">2025-06-24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wWPg0m2"/&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